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1F9" w:rsidRPr="007541F9" w:rsidRDefault="007541F9"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Nama : Moch. Rizky</w:t>
      </w:r>
    </w:p>
    <w:p w:rsidR="007541F9" w:rsidRPr="007541F9" w:rsidRDefault="007541F9"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Nbi : 1211800054</w:t>
      </w:r>
    </w:p>
    <w:p w:rsidR="007541F9" w:rsidRDefault="007541F9"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Kelas : E</w:t>
      </w:r>
    </w:p>
    <w:p w:rsidR="007541F9" w:rsidRPr="007541F9" w:rsidRDefault="007541F9" w:rsidP="007541F9">
      <w:pPr>
        <w:spacing w:line="360" w:lineRule="auto"/>
        <w:jc w:val="center"/>
        <w:rPr>
          <w:rFonts w:ascii="Times New Roman" w:hAnsi="Times New Roman" w:cs="Times New Roman"/>
          <w:b/>
          <w:sz w:val="36"/>
          <w:szCs w:val="36"/>
        </w:rPr>
      </w:pPr>
      <w:r>
        <w:rPr>
          <w:rFonts w:ascii="Times New Roman" w:hAnsi="Times New Roman" w:cs="Times New Roman"/>
          <w:b/>
          <w:sz w:val="36"/>
          <w:szCs w:val="36"/>
        </w:rPr>
        <w:t>Ekonomi Digital Didunia M</w:t>
      </w:r>
      <w:r w:rsidRPr="007541F9">
        <w:rPr>
          <w:rFonts w:ascii="Times New Roman" w:hAnsi="Times New Roman" w:cs="Times New Roman"/>
          <w:b/>
          <w:sz w:val="36"/>
          <w:szCs w:val="36"/>
        </w:rPr>
        <w:t xml:space="preserve">aya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 xml:space="preserve">Dunia Maya Merupakan suatu tempat bertemu dan berkumpulnya berbagai individu, kelompok  masyarakat, perusahaan dan lainnya karena adanya jaringan computer yang saling terhubung  menjadi satu. Kemudahan dan fasilitas yang ditawarkan oleh dunia Maya adalah suatu bentuk interaksi yang  efisien karena kemampuan untuk meniadakan ruang dan waktu yang sama. </w:t>
      </w:r>
      <w:r w:rsidR="003E310D">
        <w:rPr>
          <w:rStyle w:val="FootnoteReference"/>
          <w:rFonts w:ascii="Times New Roman" w:hAnsi="Times New Roman" w:cs="Times New Roman"/>
          <w:sz w:val="24"/>
          <w:szCs w:val="24"/>
        </w:rPr>
        <w:fldChar w:fldCharType="begin" w:fldLock="1"/>
      </w:r>
      <w:r w:rsidR="003E310D">
        <w:rPr>
          <w:rFonts w:ascii="Times New Roman" w:hAnsi="Times New Roman" w:cs="Times New Roman"/>
          <w:sz w:val="24"/>
          <w:szCs w:val="24"/>
        </w:rPr>
        <w:instrText>ADDIN CSL_CITATION {"citationItems":[{"id":"ITEM-1","itemData":{"author":[{"dropping-particle":"","family":"Indrajit","given":"Richardus Eko","non-dropping-particle":"","parse-names":false,"suffix":""}],"id":"ITEM-1","issued":{"date-parts":[["2001"]]},"page":"1-3","title":"Ekonomi digital di dunia maya","type":"article-journal"},"uris":["http://www.mendeley.com/documents/?uuid=a0a235a6-7232-4bec-addc-d1dc9bbdd92f"]}],"mendeley":{"formattedCitation":"(Indrajit, 2001)","plainTextFormattedCitation":"(Indrajit, 2001)","previouslyFormattedCitation":"Richardus Eko Indrajit, ‘Ekonomi Digital Di Dunia Maya’, 2001, 1–3."},"properties":{"noteIndex":0},"schema":"https://github.com/citation-style-language/schema/raw/master/csl-citation.json"}</w:instrText>
      </w:r>
      <w:r w:rsidR="003E310D">
        <w:rPr>
          <w:rStyle w:val="FootnoteReference"/>
          <w:rFonts w:ascii="Times New Roman" w:hAnsi="Times New Roman" w:cs="Times New Roman"/>
          <w:sz w:val="24"/>
          <w:szCs w:val="24"/>
        </w:rPr>
        <w:fldChar w:fldCharType="separate"/>
      </w:r>
      <w:r w:rsidR="003E310D" w:rsidRPr="003E310D">
        <w:rPr>
          <w:rFonts w:ascii="Times New Roman" w:hAnsi="Times New Roman" w:cs="Times New Roman"/>
          <w:bCs/>
          <w:noProof/>
          <w:sz w:val="24"/>
          <w:szCs w:val="24"/>
        </w:rPr>
        <w:t>(Indrajit, 2001)</w:t>
      </w:r>
      <w:r w:rsidR="003E310D">
        <w:rPr>
          <w:rStyle w:val="FootnoteReference"/>
          <w:rFonts w:ascii="Times New Roman" w:hAnsi="Times New Roman" w:cs="Times New Roman"/>
          <w:sz w:val="24"/>
          <w:szCs w:val="24"/>
        </w:rPr>
        <w:fldChar w:fldCharType="end"/>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 xml:space="preserve">Karakteristik benda digital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Mudah diduplikasi</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Murah diduplikasi</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Mudah direstrukturisasi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Dapat memperbaiki kualitas sumber daya fisik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t xml:space="preserve">Marketplace Merupakan tempat bertemunya penjual dan pembeli didalam e-marketplace ini mereka berinteraksi dari berbagai perusahaan didunia tanpa dibatasi oleh kriteori ruang atau geografis.  </w:t>
      </w:r>
      <w:r w:rsidR="003E310D">
        <w:rPr>
          <w:rFonts w:ascii="Times New Roman" w:hAnsi="Times New Roman" w:cs="Times New Roman"/>
          <w:sz w:val="24"/>
          <w:szCs w:val="24"/>
        </w:rPr>
        <w:t xml:space="preserve"> </w:t>
      </w:r>
      <w:r w:rsidRPr="007541F9">
        <w:rPr>
          <w:rFonts w:ascii="Times New Roman" w:hAnsi="Times New Roman" w:cs="Times New Roman"/>
          <w:sz w:val="24"/>
          <w:szCs w:val="24"/>
        </w:rPr>
        <w:t>Empat tahap evolusi berdasarkan warran Draisch:</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Commodity exchange: produk atau jasa yang diperdagangkan bersifat komoditas.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Value-Addedservices: bentuk penawaran baru terhadap sebuah metode jual-beli yang belum terjadi dipasar konvensional </w:t>
      </w:r>
    </w:p>
    <w:p w:rsidR="001E6D45" w:rsidRPr="007541F9"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Knowledge networks: seseorang yang sangat awam dibidang tertentu dalam waktu  singkat dapat memiliki kepahaman yang tinggi. </w:t>
      </w:r>
    </w:p>
    <w:p w:rsidR="003E310D" w:rsidRDefault="001E6D45" w:rsidP="007541F9">
      <w:pPr>
        <w:spacing w:line="360" w:lineRule="auto"/>
        <w:jc w:val="both"/>
        <w:rPr>
          <w:rFonts w:ascii="Times New Roman" w:hAnsi="Times New Roman" w:cs="Times New Roman"/>
          <w:sz w:val="24"/>
          <w:szCs w:val="24"/>
        </w:rPr>
      </w:pPr>
      <w:r w:rsidRPr="007541F9">
        <w:rPr>
          <w:rFonts w:ascii="Times New Roman" w:hAnsi="Times New Roman" w:cs="Times New Roman"/>
          <w:sz w:val="24"/>
          <w:szCs w:val="24"/>
        </w:rPr>
        <w:sym w:font="Symbol" w:char="F0B7"/>
      </w:r>
      <w:r w:rsidRPr="007541F9">
        <w:rPr>
          <w:rFonts w:ascii="Times New Roman" w:hAnsi="Times New Roman" w:cs="Times New Roman"/>
          <w:sz w:val="24"/>
          <w:szCs w:val="24"/>
        </w:rPr>
        <w:t xml:space="preserve"> Valuetrust networks: pusat bertemunya berbagai individu, komunitas, institusidan  lainnya yang kehadirannya tak dapat terpisahkan dari kehidupan manusia</w:t>
      </w:r>
    </w:p>
    <w:p w:rsidR="003E310D" w:rsidRDefault="003E310D" w:rsidP="003E310D">
      <w:pPr>
        <w:spacing w:line="360" w:lineRule="auto"/>
        <w:jc w:val="center"/>
        <w:rPr>
          <w:rFonts w:ascii="Times New Roman" w:hAnsi="Times New Roman" w:cs="Times New Roman"/>
          <w:b/>
          <w:sz w:val="40"/>
          <w:szCs w:val="40"/>
        </w:rPr>
      </w:pPr>
      <w:r>
        <w:rPr>
          <w:rFonts w:ascii="Times New Roman" w:hAnsi="Times New Roman" w:cs="Times New Roman"/>
          <w:b/>
          <w:sz w:val="40"/>
          <w:szCs w:val="40"/>
        </w:rPr>
        <w:lastRenderedPageBreak/>
        <w:t>REFERENSI</w:t>
      </w:r>
    </w:p>
    <w:p w:rsidR="003E310D" w:rsidRPr="00FE7792" w:rsidRDefault="003E310D" w:rsidP="003E310D">
      <w:pPr>
        <w:widowControl w:val="0"/>
        <w:autoSpaceDE w:val="0"/>
        <w:autoSpaceDN w:val="0"/>
        <w:adjustRightInd w:val="0"/>
        <w:spacing w:line="360" w:lineRule="auto"/>
        <w:ind w:left="480" w:hanging="480"/>
        <w:rPr>
          <w:rFonts w:ascii="Times New Roman" w:hAnsi="Times New Roman" w:cs="Times New Roman"/>
          <w:noProof/>
          <w:sz w:val="28"/>
          <w:szCs w:val="28"/>
        </w:rPr>
      </w:pPr>
      <w:r w:rsidRPr="00FE7792">
        <w:rPr>
          <w:rFonts w:ascii="Times New Roman" w:hAnsi="Times New Roman" w:cs="Times New Roman"/>
          <w:sz w:val="28"/>
          <w:szCs w:val="28"/>
        </w:rPr>
        <w:fldChar w:fldCharType="begin" w:fldLock="1"/>
      </w:r>
      <w:r w:rsidRPr="00FE7792">
        <w:rPr>
          <w:rFonts w:ascii="Times New Roman" w:hAnsi="Times New Roman" w:cs="Times New Roman"/>
          <w:sz w:val="28"/>
          <w:szCs w:val="28"/>
        </w:rPr>
        <w:instrText xml:space="preserve">ADDIN Mendeley Bibliography CSL_BIBLIOGRAPHY </w:instrText>
      </w:r>
      <w:r w:rsidRPr="00FE7792">
        <w:rPr>
          <w:rFonts w:ascii="Times New Roman" w:hAnsi="Times New Roman" w:cs="Times New Roman"/>
          <w:sz w:val="28"/>
          <w:szCs w:val="28"/>
        </w:rPr>
        <w:fldChar w:fldCharType="separate"/>
      </w:r>
      <w:r w:rsidRPr="00FE7792">
        <w:rPr>
          <w:rFonts w:ascii="Times New Roman" w:hAnsi="Times New Roman" w:cs="Times New Roman"/>
          <w:noProof/>
          <w:sz w:val="28"/>
          <w:szCs w:val="28"/>
        </w:rPr>
        <w:t xml:space="preserve">Indrajit, R. E. (2001). </w:t>
      </w:r>
      <w:r w:rsidRPr="00FE7792">
        <w:rPr>
          <w:rFonts w:ascii="Times New Roman" w:hAnsi="Times New Roman" w:cs="Times New Roman"/>
          <w:i/>
          <w:iCs/>
          <w:noProof/>
          <w:sz w:val="28"/>
          <w:szCs w:val="28"/>
        </w:rPr>
        <w:t>Ekonomi digital di dunia maya</w:t>
      </w:r>
      <w:r w:rsidRPr="00FE7792">
        <w:rPr>
          <w:rFonts w:ascii="Times New Roman" w:hAnsi="Times New Roman" w:cs="Times New Roman"/>
          <w:noProof/>
          <w:sz w:val="28"/>
          <w:szCs w:val="28"/>
        </w:rPr>
        <w:t>. 1–3.</w:t>
      </w:r>
    </w:p>
    <w:p w:rsidR="003E310D" w:rsidRPr="00FE7792" w:rsidRDefault="003E310D" w:rsidP="003E310D">
      <w:pPr>
        <w:spacing w:line="360" w:lineRule="auto"/>
        <w:rPr>
          <w:rFonts w:ascii="Times New Roman" w:hAnsi="Times New Roman" w:cs="Times New Roman"/>
          <w:sz w:val="40"/>
          <w:szCs w:val="40"/>
        </w:rPr>
      </w:pPr>
      <w:r w:rsidRPr="00FE7792">
        <w:rPr>
          <w:rFonts w:ascii="Times New Roman" w:hAnsi="Times New Roman" w:cs="Times New Roman"/>
          <w:sz w:val="28"/>
          <w:szCs w:val="28"/>
        </w:rPr>
        <w:fldChar w:fldCharType="end"/>
      </w:r>
      <w:r w:rsidR="00FE7792" w:rsidRPr="00FE7792">
        <w:t xml:space="preserve"> </w:t>
      </w:r>
      <w:bookmarkStart w:id="0" w:name="_GoBack"/>
      <w:r w:rsidR="00FE7792" w:rsidRPr="00FE7792">
        <w:rPr>
          <w:rFonts w:ascii="Times New Roman" w:hAnsi="Times New Roman" w:cs="Times New Roman"/>
          <w:sz w:val="28"/>
          <w:szCs w:val="28"/>
        </w:rPr>
        <w:t>https://smallseotools.com/view-report/ea5efa6e840b6b6ce1b5fe7189e54218</w:t>
      </w:r>
      <w:bookmarkEnd w:id="0"/>
    </w:p>
    <w:sectPr w:rsidR="003E310D" w:rsidRPr="00FE77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5CC" w:rsidRDefault="005215CC" w:rsidP="003E310D">
      <w:pPr>
        <w:spacing w:after="0" w:line="240" w:lineRule="auto"/>
      </w:pPr>
      <w:r>
        <w:separator/>
      </w:r>
    </w:p>
  </w:endnote>
  <w:endnote w:type="continuationSeparator" w:id="0">
    <w:p w:rsidR="005215CC" w:rsidRDefault="005215CC" w:rsidP="003E3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5CC" w:rsidRDefault="005215CC" w:rsidP="003E310D">
      <w:pPr>
        <w:spacing w:after="0" w:line="240" w:lineRule="auto"/>
      </w:pPr>
      <w:r>
        <w:separator/>
      </w:r>
    </w:p>
  </w:footnote>
  <w:footnote w:type="continuationSeparator" w:id="0">
    <w:p w:rsidR="005215CC" w:rsidRDefault="005215CC" w:rsidP="003E31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D45"/>
    <w:rsid w:val="001E6D45"/>
    <w:rsid w:val="002D45FE"/>
    <w:rsid w:val="003E310D"/>
    <w:rsid w:val="005215CC"/>
    <w:rsid w:val="007541F9"/>
    <w:rsid w:val="00E7671A"/>
    <w:rsid w:val="00FE77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252E3"/>
  <w15:chartTrackingRefBased/>
  <w15:docId w15:val="{41096DE8-8C86-4AD3-8149-D80DDFACE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E31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310D"/>
    <w:rPr>
      <w:sz w:val="20"/>
      <w:szCs w:val="20"/>
    </w:rPr>
  </w:style>
  <w:style w:type="character" w:styleId="FootnoteReference">
    <w:name w:val="footnote reference"/>
    <w:basedOn w:val="DefaultParagraphFont"/>
    <w:uiPriority w:val="99"/>
    <w:semiHidden/>
    <w:unhideWhenUsed/>
    <w:rsid w:val="003E31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5E7476-8713-4DB2-B90F-1756473C6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Pages>
  <Words>334</Words>
  <Characters>191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04-07T02:47:00Z</dcterms:created>
  <dcterms:modified xsi:type="dcterms:W3CDTF">2021-04-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31622-9b48-3207-b8b4-8bccbcc57a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